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3091" w:rsidRDefault="00503091" w:rsidP="00503091">
      <w:pPr>
        <w:pStyle w:val="Heading1"/>
      </w:pPr>
      <w:r>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 xml:space="preserve">It is in fact a type of optimization problem where schools try to optimize the process towards other goals for the institution such as enrollment.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These algorithms are based on common practices for awarding committees such as merit based, split based, minimum awards, and maximum total awarding for students. I implement these seven algorithms in a MS-SQL Database with a normalized version based on the work of Codd</w:t>
      </w:r>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denormalized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503091" w:rsidRDefault="004D1283" w:rsidP="00503091">
      <w:r>
        <w:t xml:space="preserve">Matching and optimization algorithms have gotten lots of research. </w:t>
      </w:r>
      <w:r w:rsidR="0016220C">
        <w:t>One of the most common cited is the Gale-Shapley algorithm</w:t>
      </w:r>
      <w:r w:rsidR="00336ED4">
        <w:t xml:space="preserve">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336ED4">
        <w:t xml:space="preserve"> These also include multiple examples of using the algorithm for college admissions </w:t>
      </w:r>
      <w:r w:rsidR="00336ED4">
        <w:fldChar w:fldCharType="begin" w:fldLock="1"/>
      </w:r>
      <w:r w:rsidR="00336ED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mendeley":{"formattedCitation":"(Biró 2018; Gale, D and Shapley 1960)","plainTextFormattedCitation":"(Biró 2018; Gale, D and Shapley 1960)","previouslyFormattedCitation":"(Biró 2018; Gale, D and Shapley 1960)"},"properties":{"noteIndex":0},"schema":"https://github.com/citation-style-language/schema/raw/master/csl-citation.json"}</w:instrText>
      </w:r>
      <w:r w:rsidR="00336ED4">
        <w:fldChar w:fldCharType="separate"/>
      </w:r>
      <w:r w:rsidR="00336ED4" w:rsidRPr="00336ED4">
        <w:rPr>
          <w:noProof/>
        </w:rPr>
        <w:t>(Biró 2018; Gale, D and Shapley 1960)</w:t>
      </w:r>
      <w:r w:rsidR="00336ED4">
        <w:fldChar w:fldCharType="end"/>
      </w:r>
      <w:r w:rsidR="00336ED4">
        <w:t xml:space="preserve"> and an instance with college scholarships </w:t>
      </w:r>
      <w:r w:rsidR="00336ED4">
        <w:fldChar w:fldCharType="begin" w:fldLock="1"/>
      </w:r>
      <w:r w:rsidR="00F712FB">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F712FB">
        <w:t xml:space="preserve">However, this work has optimized information based on economic related goals such as </w:t>
      </w:r>
      <w:r w:rsidR="00E521E5">
        <w:t>the stability of matches</w:t>
      </w:r>
      <w:r w:rsidR="00F712FB">
        <w:t xml:space="preserve"> </w:t>
      </w:r>
      <w:r w:rsidR="00F712FB">
        <w:fldChar w:fldCharType="begin" w:fldLock="1"/>
      </w:r>
      <w:r w:rsidR="00E01960">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12FB">
        <w:fldChar w:fldCharType="separate"/>
      </w:r>
      <w:r w:rsidR="00F712FB" w:rsidRPr="00F712FB">
        <w:rPr>
          <w:noProof/>
        </w:rPr>
        <w:t>(Biró 2018)</w:t>
      </w:r>
      <w:r w:rsidR="00F712FB">
        <w:fldChar w:fldCharType="end"/>
      </w:r>
    </w:p>
    <w:p w:rsidR="00E01960" w:rsidRPr="00503091" w:rsidRDefault="00E01960" w:rsidP="00E01960">
      <w:r>
        <w:t>Rachmawati “</w:t>
      </w:r>
      <w:r>
        <w:t>focuses on how to optimize the matching</w:t>
      </w:r>
      <w:r>
        <w:t xml:space="preserve"> </w:t>
      </w:r>
      <w:r>
        <w:t>of scholarships and students, taking into consideration the requirements of the</w:t>
      </w:r>
      <w:r>
        <w:t xml:space="preserve"> </w:t>
      </w:r>
      <w:r>
        <w:t>scholarship and the credentials of students who are applying for the scholarship</w:t>
      </w:r>
      <w:r>
        <w:t xml:space="preserve"> </w:t>
      </w:r>
      <w:r>
        <w:fldChar w:fldCharType="begin" w:fldLock="1"/>
      </w:r>
      <w:r>
        <w:instrText>ADDIN CSL_CITATION {"citationItems":[{"id":"ITEM-1","itemData":{"author":[{"dropping-particle":"","family":"Rachmawati","given":"Sekar Rizky","non-dropping-particle":"","parse-names":false,"suffix":""}],"id":"ITEM-1","issued":{"date-parts":[["2017"]]},"title":"UNIVERSITY OF OKLAHOMA GRADUATE COLLEGE SCHOLARSHIP-STUDENT MATCHING PROCESS OPTIMIZATION","type":"thesis"},"uris":["http://www.mendeley.com/documents/?uuid=5b20e01a-9844-37cc-8d5d-0ca29e7a8799"]}],"mendeley":{"formattedCitation":"(Rachmawati 2017)","plainTextFormattedCitation":"(Rachmawati 2017)"},"properties":{"noteIndex":0},"schema":"https://github.com/citation-style-language/schema/raw/master/csl-citation.json"}</w:instrText>
      </w:r>
      <w:r>
        <w:fldChar w:fldCharType="separate"/>
      </w:r>
      <w:r w:rsidRPr="00E01960">
        <w:rPr>
          <w:noProof/>
        </w:rPr>
        <w:t>(Rachmawati 2017)</w:t>
      </w:r>
      <w:r>
        <w:fldChar w:fldCharType="end"/>
      </w:r>
      <w:r>
        <w:t>.</w:t>
      </w:r>
      <w:r>
        <w:t xml:space="preserve">” However, there are many services such as the one I built myself for the University of Arizona called Scholarship Universe that automatically match students to scholarship </w:t>
      </w:r>
      <w:r>
        <w:lastRenderedPageBreak/>
        <w:t xml:space="preserve">with algorithms. With this in mind, matching due to requirements of the scholarship is considered a problem with many solutions. This current work is going to take for granted that all students are already matched with all the proper scholarships within a given scholarship system. For this reason, while Rachmawati work is related it is strictly another implementation of the Gale Shapley algorithm in another context. </w:t>
      </w:r>
      <w:r w:rsidR="005C353E">
        <w:t xml:space="preserve">Futhermore, Rachmawati considers students to be better matched by their answers to the requirements questions. We consider this an idea that can have merit within certain bounds such as a 4.0 GPA is better than 3.5 even if the requirement is only 3.5. However, it is my experience that committees don’t rate items strictly and tend to look for a greatest gesalt approach to evaluating a student. </w:t>
      </w:r>
      <w:bookmarkStart w:id="0" w:name="_GoBack"/>
      <w:bookmarkEnd w:id="0"/>
    </w:p>
    <w:p w:rsidR="00503091" w:rsidRDefault="00503091" w:rsidP="00503091">
      <w:pPr>
        <w:pStyle w:val="Heading1"/>
      </w:pPr>
      <w:r>
        <w:t>Problem to Be Solved</w:t>
      </w:r>
    </w:p>
    <w:p w:rsidR="00C64A88" w:rsidRDefault="007C211E" w:rsidP="007C211E">
      <w:r>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 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5C353E">
        <w:fldChar w:fldCharType="begin"/>
      </w:r>
      <w:r w:rsidR="005C353E">
        <w:instrText xml:space="preserve"> SEQ Figure \* ARABIC </w:instrText>
      </w:r>
      <w:r w:rsidR="005C353E">
        <w:fldChar w:fldCharType="separate"/>
      </w:r>
      <w:r w:rsidR="002065F7">
        <w:rPr>
          <w:noProof/>
        </w:rPr>
        <w:t>1</w:t>
      </w:r>
      <w:r w:rsidR="005C353E">
        <w:rPr>
          <w:noProof/>
        </w:rPr>
        <w:fldChar w:fldCharType="end"/>
      </w:r>
      <w:r>
        <w:t>Scholarships and Applicants</w:t>
      </w:r>
    </w:p>
    <w:p w:rsidR="00C64A88" w:rsidRDefault="00C64A88" w:rsidP="00C64A88">
      <w:r>
        <w:t>An edge(line) between a scholarship and applicant which means that the student was qualified for a given scholarship. Not all students are qualified for all scholarships.</w:t>
      </w:r>
    </w:p>
    <w:p w:rsidR="00C64A88" w:rsidRDefault="00C64A88" w:rsidP="00C64A88">
      <w:pPr>
        <w:keepNext/>
      </w:pPr>
      <w:r>
        <w:rPr>
          <w:noProof/>
        </w:rPr>
        <w:lastRenderedPageBreak/>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5C353E">
        <w:fldChar w:fldCharType="begin"/>
      </w:r>
      <w:r w:rsidR="005C353E">
        <w:instrText xml:space="preserve"> SEQ Figure \* ARABIC </w:instrText>
      </w:r>
      <w:r w:rsidR="005C353E">
        <w:fldChar w:fldCharType="separate"/>
      </w:r>
      <w:r w:rsidR="002065F7">
        <w:rPr>
          <w:noProof/>
        </w:rPr>
        <w:t>2</w:t>
      </w:r>
      <w:r w:rsidR="005C353E">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fldSimple w:instr=" SEQ Figure \* ARABIC ">
        <w:r w:rsidR="002065F7">
          <w:rPr>
            <w:noProof/>
          </w:rPr>
          <w:t>3</w:t>
        </w:r>
      </w:fldSimple>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5C353E">
        <w:fldChar w:fldCharType="begin"/>
      </w:r>
      <w:r w:rsidR="005C353E">
        <w:instrText xml:space="preserve"> SEQ Figure \* ARABIC </w:instrText>
      </w:r>
      <w:r w:rsidR="005C353E">
        <w:fldChar w:fldCharType="separate"/>
      </w:r>
      <w:r w:rsidR="002065F7">
        <w:rPr>
          <w:noProof/>
        </w:rPr>
        <w:t>4</w:t>
      </w:r>
      <w:r w:rsidR="005C353E">
        <w:rPr>
          <w:noProof/>
        </w:rPr>
        <w:fldChar w:fldCharType="end"/>
      </w:r>
      <w:r>
        <w:t xml:space="preserve"> A1 is awarded 2250</w:t>
      </w:r>
    </w:p>
    <w:p w:rsidR="00C64A88" w:rsidRPr="00C64A88" w:rsidRDefault="00846B4D" w:rsidP="00C64A88">
      <w:r>
        <w:lastRenderedPageBreak/>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These algorithms 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t>The first desired assumption is  to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student,etc. (See Set 1 in the figure below)</w:t>
      </w:r>
    </w:p>
    <w:p w:rsidR="00F64E63" w:rsidRDefault="00F64E63" w:rsidP="00F64E63">
      <w:r>
        <w:t xml:space="preserve"> The next rational assumption , RA2, would be that students with rankings next to each other would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5C353E">
        <w:fldChar w:fldCharType="begin"/>
      </w:r>
      <w:r w:rsidR="005C353E">
        <w:instrText xml:space="preserve"> SEQ Figure \* ARABIC </w:instrText>
      </w:r>
      <w:r w:rsidR="005C353E">
        <w:fldChar w:fldCharType="separate"/>
      </w:r>
      <w:r w:rsidR="002065F7">
        <w:rPr>
          <w:noProof/>
        </w:rPr>
        <w:t>5</w:t>
      </w:r>
      <w:r w:rsidR="005C353E">
        <w:rPr>
          <w:noProof/>
        </w:rPr>
        <w:fldChar w:fldCharType="end"/>
      </w:r>
      <w:r>
        <w:t xml:space="preserve"> Examples of Rational Assumptions</w:t>
      </w:r>
    </w:p>
    <w:p w:rsidR="00F64E63" w:rsidRPr="007C211E"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General Ideas of Seven 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briefly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r>
        <w:t>1.Merit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fldSimple w:instr=" SEQ Figure \* ARABIC ">
        <w:r>
          <w:rPr>
            <w:noProof/>
          </w:rPr>
          <w:t>6</w:t>
        </w:r>
      </w:fldSimple>
      <w:r>
        <w:t xml:space="preserve"> Merit Only</w:t>
      </w:r>
    </w:p>
    <w:p w:rsidR="00036F52" w:rsidRPr="00036F52" w:rsidRDefault="00036F52" w:rsidP="00036F52">
      <w:r>
        <w:lastRenderedPageBreak/>
        <w:t xml:space="preserve">In this example, A1 gets awarded each scholarship. Note that this is valid for rational assumption 1 (RA1). </w:t>
      </w:r>
    </w:p>
    <w:p w:rsidR="002065F7" w:rsidRDefault="002065F7" w:rsidP="00165B21">
      <w:pPr>
        <w:pStyle w:val="Heading2"/>
      </w:pPr>
      <w:r>
        <w:t>2.Merit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r>
        <w:t>3.</w:t>
      </w:r>
      <w:r w:rsidRPr="00857A2A">
        <w:t>Merit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r>
        <w:lastRenderedPageBreak/>
        <w:t>4.Maximum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r>
        <w:t>5.Split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36824" cy="2672154"/>
                    </a:xfrm>
                    <a:prstGeom prst="rect">
                      <a:avLst/>
                    </a:prstGeom>
                  </pic:spPr>
                </pic:pic>
              </a:graphicData>
            </a:graphic>
          </wp:inline>
        </w:drawing>
      </w:r>
    </w:p>
    <w:p w:rsidR="00D256C6" w:rsidRDefault="00D256C6" w:rsidP="002065F7">
      <w:r>
        <w:t xml:space="preserve">In this example, we first must calculate the vale for the award by dividing by the amount of qualified applicants. S1 is $1000 divided by S1 for $333.33 each. (Note you cannot exceed a scholarship award amount so the penny is left over) S2 is $750 divided by 2 for $375 each. S3 is $500 divided by 4 applicants for $125 each.  </w:t>
      </w:r>
      <w:r w:rsidR="00E26798">
        <w:t>When these are all added up the results are only for RA3.</w:t>
      </w:r>
    </w:p>
    <w:p w:rsidR="002065F7" w:rsidRDefault="002065F7" w:rsidP="00165B21">
      <w:pPr>
        <w:pStyle w:val="Heading2"/>
      </w:pPr>
      <w:r>
        <w:lastRenderedPageBreak/>
        <w:t>6.Split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r>
        <w:t>7.</w:t>
      </w:r>
      <w:r w:rsidRPr="00895B1C">
        <w:t>Split with all qualified applicants with minimum amount given</w:t>
      </w:r>
    </w:p>
    <w:p w:rsidR="002065F7" w:rsidRPr="003C3176" w:rsidRDefault="002065F7" w:rsidP="002065F7">
      <w:r>
        <w:t xml:space="preserve">In this method, the scholarship amount is split among all qualified candidates as long as the split exceed a minimum base award amount. For example, assuming a $250 minimum,  a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89082" cy="2739992"/>
                    </a:xfrm>
                    <a:prstGeom prst="rect">
                      <a:avLst/>
                    </a:prstGeom>
                  </pic:spPr>
                </pic:pic>
              </a:graphicData>
            </a:graphic>
          </wp:inline>
        </w:drawing>
      </w:r>
    </w:p>
    <w:p w:rsidR="001D3429" w:rsidRPr="00857A2A" w:rsidRDefault="001D3429" w:rsidP="002065F7">
      <w:r>
        <w:lastRenderedPageBreak/>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denormalized model to allow easy import of data from a CSV import. </w:t>
      </w:r>
    </w:p>
    <w:p w:rsidR="002065F7" w:rsidRDefault="002065F7" w:rsidP="002065F7">
      <w:pPr>
        <w:pStyle w:val="Heading2"/>
      </w:pPr>
      <w:r>
        <w:t>Normalized</w:t>
      </w:r>
    </w:p>
    <w:p w:rsidR="00BF1A61" w:rsidRPr="00BF1A61" w:rsidRDefault="00BF1A61" w:rsidP="00BF1A61">
      <w:r>
        <w:t>Awarding Groups is where a committee name and ID is stored.  Every Awarding Group can multiple ApplicantRankings and ScholarshipApplicants.  An ApplicantRanking points to an AwardingGroup and Applicant with a ranking from the committee with a surrogate key that points to this particular instance. Applicants is just a personal information of first and last name with ID. The ScholarshipApplicants table points to a AwardingGroup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7"/>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ScholarshipApplicants. The ScholarshipAwards table stores the algorithm and the parameters that were used for the resulting row. </w:t>
      </w:r>
      <w:r w:rsidR="00E639B8">
        <w:t xml:space="preserve"> It also stores the resultant award. It should noted that the algorithm can change the final award amount and one cannot just link this value from the Scholarship table through the ScholarshipApplicants table. </w:t>
      </w:r>
      <w:r>
        <w:t xml:space="preserve">This table links to the Algorithm table which has a name and description for each of the seven algorithms.  </w:t>
      </w:r>
      <w:r w:rsidR="00E639B8">
        <w:t xml:space="preserve">Once all the awards have been awarded for a given algorithm and parameters, the results </w:t>
      </w:r>
      <w:r w:rsidR="00E639B8">
        <w:lastRenderedPageBreak/>
        <w:t xml:space="preserve">are then stored into the ScholarshipAwardAnalysises table. This table stores the algorithm and all the parameters, a link to the ScholarshipApplicants, and a Boolean value for RA1, RA2, and RA3. </w:t>
      </w:r>
      <w:r w:rsidR="00AB4DF3">
        <w:t xml:space="preserve">The table 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r>
        <w:t>Denormalized</w:t>
      </w:r>
    </w:p>
    <w:p w:rsidR="002F36A8" w:rsidRDefault="002F36A8" w:rsidP="002F36A8">
      <w:r>
        <w:t xml:space="preserve">Since it would be difficult for an outside system to important a normalized model due to the many surrogate keys that would need to be linked, I created a denormalized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After this the data for Scholarship and Applicant can be a generic text fields. The ScholarshipAward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DenormalizedEntries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denormalized versions of the data schema. </w:t>
      </w:r>
      <w:r w:rsidR="0037117B">
        <w:t xml:space="preserve">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repository  is located at </w:t>
      </w:r>
      <w:hyperlink r:id="rId20" w:history="1">
        <w:r w:rsidR="003A2CCE" w:rsidRPr="00620EB5">
          <w:rPr>
            <w:rStyle w:val="Hyperlink"/>
          </w:rPr>
          <w:t>https://github.com/dmerson/ArizonaMastersCapstone</w:t>
        </w:r>
      </w:hyperlink>
      <w:r w:rsidR="003A2CCE">
        <w:t>.</w:t>
      </w:r>
    </w:p>
    <w:p w:rsidR="00A16F10" w:rsidRDefault="00A16F10" w:rsidP="00A16F10">
      <w:r>
        <w:t xml:space="preserve">Each algorithm has a stored procedure that corresponds to its ID in the algorithm table. </w:t>
      </w:r>
      <w:r w:rsidR="000047A8">
        <w:t xml:space="preserve">For example, the row in the algorithm table with the ID of 1 corresponds to RunAlgorithm1 stored procedure which run the Merit Only algorithm. </w:t>
      </w:r>
      <w:r w:rsidR="0037117B">
        <w:t xml:space="preserve"> There is a denormalized version of this if the data exists in the DenormalizedEnties table called RunDenormalizedAlgorithm1. </w:t>
      </w:r>
    </w:p>
    <w:p w:rsidR="00AA1477" w:rsidRDefault="0037117B" w:rsidP="00A16F10">
      <w:r>
        <w:t xml:space="preserve">I am going to discuss the base algorithms and how they are implemented in code. </w:t>
      </w:r>
      <w:r w:rsidR="00A84D63">
        <w:t xml:space="preserve"> Certain algorithms don’t need input parameter but they are required when comparing the finalized result ana</w:t>
      </w:r>
      <w:r w:rsidR="00E81F46">
        <w:t xml:space="preserve">lysis. For </w:t>
      </w:r>
      <w:r w:rsidR="00E81F46">
        <w:lastRenderedPageBreak/>
        <w:t xml:space="preserve">example, algorithm 1-Merit Only doesn’t require any parameters but when later comparing it to other possibilities within the seven algorithms it is required for the query. For these reasons, I am including them as I will include them in my analysis of the algorithms. </w:t>
      </w:r>
      <w:r w:rsidR="00AA1477">
        <w:t xml:space="preserve"> To simplify this I will use the phrase “Get Input Parameters” with the explanation of the algorithms. This group of parameters equates to:</w:t>
      </w:r>
    </w:p>
    <w:p w:rsidR="00AA1477" w:rsidRDefault="00AA1477" w:rsidP="00AA1477">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awardgroup </w:t>
      </w:r>
      <w:r>
        <w:rPr>
          <w:rFonts w:ascii="Consolas" w:hAnsi="Consolas" w:cs="Consolas"/>
          <w:color w:val="0000FF"/>
          <w:sz w:val="19"/>
          <w:szCs w:val="19"/>
        </w:rPr>
        <w:t>INT</w:t>
      </w:r>
      <w:r>
        <w:rPr>
          <w:rFonts w:ascii="Consolas" w:hAnsi="Consolas" w:cs="Consolas"/>
          <w:color w:val="808080"/>
          <w:sz w:val="19"/>
          <w:szCs w:val="19"/>
        </w:rPr>
        <w:t>,</w:t>
      </w:r>
    </w:p>
    <w:p w:rsidR="00AA1477" w:rsidRDefault="00AA1477" w:rsidP="00AA1477">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aximumAward </w:t>
      </w:r>
      <w:r>
        <w:rPr>
          <w:rFonts w:ascii="Consolas" w:hAnsi="Consolas" w:cs="Consolas"/>
          <w:color w:val="0000FF"/>
          <w:sz w:val="19"/>
          <w:szCs w:val="19"/>
        </w:rPr>
        <w:t>DECIMAL</w:t>
      </w:r>
      <w:r>
        <w:rPr>
          <w:rFonts w:ascii="Consolas" w:hAnsi="Consolas" w:cs="Consolas"/>
          <w:color w:val="808080"/>
          <w:sz w:val="19"/>
          <w:szCs w:val="19"/>
        </w:rPr>
        <w:t>(</w:t>
      </w:r>
      <w:r>
        <w:rPr>
          <w:rFonts w:ascii="Consolas" w:hAnsi="Consolas" w:cs="Consolas"/>
          <w:color w:val="000000"/>
          <w:sz w:val="19"/>
          <w:szCs w:val="19"/>
        </w:rPr>
        <w:t>9</w:t>
      </w:r>
      <w:r>
        <w:rPr>
          <w:rFonts w:ascii="Consolas" w:hAnsi="Consolas" w:cs="Consolas"/>
          <w:color w:val="808080"/>
          <w:sz w:val="19"/>
          <w:szCs w:val="19"/>
        </w:rPr>
        <w:t>,</w:t>
      </w:r>
      <w:r>
        <w:rPr>
          <w:rFonts w:ascii="Consolas" w:hAnsi="Consolas" w:cs="Consolas"/>
          <w:color w:val="000000"/>
          <w:sz w:val="19"/>
          <w:szCs w:val="19"/>
        </w:rPr>
        <w:t xml:space="preserve"> 2</w:t>
      </w:r>
      <w:r>
        <w:rPr>
          <w:rFonts w:ascii="Consolas" w:hAnsi="Consolas" w:cs="Consolas"/>
          <w:color w:val="808080"/>
          <w:sz w:val="19"/>
          <w:szCs w:val="19"/>
        </w:rPr>
        <w:t>),</w:t>
      </w:r>
    </w:p>
    <w:p w:rsidR="00AA1477" w:rsidRDefault="00AA1477" w:rsidP="00AA1477">
      <w:pPr>
        <w:autoSpaceDE w:val="0"/>
        <w:autoSpaceDN w:val="0"/>
        <w:adjustRightInd w:val="0"/>
        <w:spacing w:after="0" w:line="240" w:lineRule="auto"/>
        <w:rPr>
          <w:rFonts w:ascii="Consolas" w:hAnsi="Consolas" w:cs="Consolas"/>
          <w:color w:val="000000"/>
          <w:sz w:val="19"/>
          <w:szCs w:val="19"/>
        </w:rPr>
      </w:pPr>
      <w:r>
        <w:rPr>
          <w:rFonts w:ascii="Consolas" w:hAnsi="Consolas" w:cs="Consolas"/>
          <w:color w:val="000000"/>
          <w:sz w:val="19"/>
          <w:szCs w:val="19"/>
        </w:rPr>
        <w:t xml:space="preserve">    @MinimumAward </w:t>
      </w:r>
      <w:r>
        <w:rPr>
          <w:rFonts w:ascii="Consolas" w:hAnsi="Consolas" w:cs="Consolas"/>
          <w:color w:val="0000FF"/>
          <w:sz w:val="19"/>
          <w:szCs w:val="19"/>
        </w:rPr>
        <w:t>DECIMAL</w:t>
      </w:r>
      <w:r>
        <w:rPr>
          <w:rFonts w:ascii="Consolas" w:hAnsi="Consolas" w:cs="Consolas"/>
          <w:color w:val="808080"/>
          <w:sz w:val="19"/>
          <w:szCs w:val="19"/>
        </w:rPr>
        <w:t>(</w:t>
      </w:r>
      <w:r>
        <w:rPr>
          <w:rFonts w:ascii="Consolas" w:hAnsi="Consolas" w:cs="Consolas"/>
          <w:color w:val="000000"/>
          <w:sz w:val="19"/>
          <w:szCs w:val="19"/>
        </w:rPr>
        <w:t>9</w:t>
      </w:r>
      <w:r>
        <w:rPr>
          <w:rFonts w:ascii="Consolas" w:hAnsi="Consolas" w:cs="Consolas"/>
          <w:color w:val="808080"/>
          <w:sz w:val="19"/>
          <w:szCs w:val="19"/>
        </w:rPr>
        <w:t>,</w:t>
      </w:r>
      <w:r>
        <w:rPr>
          <w:rFonts w:ascii="Consolas" w:hAnsi="Consolas" w:cs="Consolas"/>
          <w:color w:val="000000"/>
          <w:sz w:val="19"/>
          <w:szCs w:val="19"/>
        </w:rPr>
        <w:t xml:space="preserve"> 2</w:t>
      </w:r>
      <w:r>
        <w:rPr>
          <w:rFonts w:ascii="Consolas" w:hAnsi="Consolas" w:cs="Consolas"/>
          <w:color w:val="808080"/>
          <w:sz w:val="19"/>
          <w:szCs w:val="19"/>
        </w:rPr>
        <w:t>),</w:t>
      </w:r>
    </w:p>
    <w:p w:rsidR="0037117B" w:rsidRDefault="00AA1477" w:rsidP="00AA1477">
      <w:r>
        <w:rPr>
          <w:rFonts w:ascii="Consolas" w:hAnsi="Consolas" w:cs="Consolas"/>
          <w:color w:val="000000"/>
          <w:sz w:val="19"/>
          <w:szCs w:val="19"/>
        </w:rPr>
        <w:t xml:space="preserve">    @MaxApplicants </w:t>
      </w:r>
      <w:r>
        <w:rPr>
          <w:rFonts w:ascii="Consolas" w:hAnsi="Consolas" w:cs="Consolas"/>
          <w:color w:val="0000FF"/>
          <w:sz w:val="19"/>
          <w:szCs w:val="19"/>
        </w:rPr>
        <w:t>INT</w:t>
      </w:r>
      <w:r>
        <w:t xml:space="preserve"> </w:t>
      </w:r>
    </w:p>
    <w:p w:rsidR="00AA1477" w:rsidRDefault="00AA1477" w:rsidP="00AA1477">
      <w:r>
        <w:t>Each algorithm ends with an input into an Analysis table which has calculated RA1, RA2, and RA3. The algorithm is the same for each algorithm. I will explore this algorithm separately later and will only include “Insert Into Analysis” within the algorithms descriptions for each.</w:t>
      </w:r>
    </w:p>
    <w:p w:rsidR="005F4C30" w:rsidRDefault="005F4C30" w:rsidP="00AA1477">
      <w:r>
        <w:t xml:space="preserve">So now </w:t>
      </w:r>
      <w:r w:rsidR="009610F4">
        <w:t xml:space="preserve">I discuss how each algorithm works. </w:t>
      </w:r>
    </w:p>
    <w:p w:rsidR="0037117B" w:rsidRDefault="0037117B" w:rsidP="00A84D63">
      <w:pPr>
        <w:pStyle w:val="Heading3"/>
      </w:pPr>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CountOfScholarships</w:t>
      </w:r>
      <w:r w:rsidR="00B838C5">
        <w:t xml:space="preserve"> to count of scholarships in looping table</w:t>
      </w:r>
    </w:p>
    <w:p w:rsidR="009610F4" w:rsidRDefault="009610F4" w:rsidP="00A84D63">
      <w:r>
        <w:t>Set @ScholarshipCounter to 1</w:t>
      </w:r>
    </w:p>
    <w:p w:rsidR="009610F4" w:rsidRDefault="009610F4" w:rsidP="00A84D63">
      <w:r>
        <w:t>Declare @ScholarshipWinner</w:t>
      </w:r>
    </w:p>
    <w:p w:rsidR="009610F4" w:rsidRDefault="009610F4" w:rsidP="00A84D63">
      <w:r>
        <w:t>Declare @CurrentScholarship</w:t>
      </w:r>
    </w:p>
    <w:p w:rsidR="009610F4" w:rsidRDefault="009610F4" w:rsidP="00A84D63">
      <w:r>
        <w:t>Declare @CurrentAmount</w:t>
      </w:r>
    </w:p>
    <w:p w:rsidR="009610F4" w:rsidRDefault="009610F4" w:rsidP="00A84D63">
      <w:r>
        <w:t>Remove previous results with these input parameters</w:t>
      </w:r>
    </w:p>
    <w:p w:rsidR="009610F4" w:rsidRDefault="009610F4" w:rsidP="00A84D63">
      <w:r>
        <w:t>Loop through each scholarship using @ScholarshipCounter</w:t>
      </w:r>
    </w:p>
    <w:p w:rsidR="00B838C5" w:rsidRDefault="00B838C5" w:rsidP="00A84D63">
      <w:r>
        <w:tab/>
        <w:t xml:space="preserve">Set Scholarship as @CurrentScholarship with @ScholarshipCOunter pulling from </w:t>
      </w:r>
      <w:r w:rsidR="00680703">
        <w:t>looping table</w:t>
      </w:r>
    </w:p>
    <w:p w:rsidR="00B838C5" w:rsidRDefault="00B838C5" w:rsidP="00A84D63">
      <w:r>
        <w:tab/>
        <w:t>Set Amount as @CurrentAmount</w:t>
      </w:r>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tab/>
        <w:t>Set Applicant as @ScholarshipWinner</w:t>
      </w:r>
    </w:p>
    <w:p w:rsidR="00680703" w:rsidRDefault="00680703" w:rsidP="00A84D63">
      <w:r>
        <w:tab/>
        <w:t xml:space="preserve">Set Result Into ResultTable with @ScholarshipWinner, @CurrentScholarship, and </w:t>
      </w:r>
      <w:r w:rsidR="00251045">
        <w:t>@CurrentAmount</w:t>
      </w:r>
    </w:p>
    <w:p w:rsidR="00251045" w:rsidRDefault="00251045" w:rsidP="00A84D63">
      <w:r>
        <w:tab/>
        <w:t>Next Scholarship in Looping Table</w:t>
      </w:r>
    </w:p>
    <w:p w:rsidR="00251045" w:rsidRDefault="00251045" w:rsidP="00A84D63">
      <w:r>
        <w:t>Insert into Analysis</w:t>
      </w:r>
    </w:p>
    <w:p w:rsidR="000452C6" w:rsidRDefault="000452C6" w:rsidP="000452C6">
      <w:pPr>
        <w:pStyle w:val="Heading3"/>
      </w:pPr>
      <w:r>
        <w:t>Algorithm 2- Basics</w:t>
      </w:r>
    </w:p>
    <w:p w:rsidR="000452C6" w:rsidRDefault="000452C6" w:rsidP="000452C6">
      <w:r>
        <w:t>Get Input Parameters</w:t>
      </w:r>
    </w:p>
    <w:p w:rsidR="000452C6" w:rsidRDefault="000452C6" w:rsidP="000452C6">
      <w:r>
        <w:lastRenderedPageBreak/>
        <w:t>Get Scholarship and place in a looping table</w:t>
      </w:r>
    </w:p>
    <w:p w:rsidR="000452C6" w:rsidRDefault="000452C6" w:rsidP="000452C6">
      <w:r>
        <w:t>Set @CountOfScholarships to count of scholarships in looping table</w:t>
      </w:r>
    </w:p>
    <w:p w:rsidR="000452C6" w:rsidRDefault="000452C6" w:rsidP="000452C6">
      <w:r>
        <w:t>Set @ScholarshipCounter to 1</w:t>
      </w:r>
    </w:p>
    <w:p w:rsidR="000452C6" w:rsidRDefault="000452C6" w:rsidP="000452C6">
      <w:r>
        <w:t>Declare @ScholarshipWinner</w:t>
      </w:r>
    </w:p>
    <w:p w:rsidR="000452C6" w:rsidRDefault="000452C6" w:rsidP="000452C6">
      <w:r>
        <w:t>Declare @CurrentScholarship</w:t>
      </w:r>
    </w:p>
    <w:p w:rsidR="000452C6" w:rsidRDefault="000452C6" w:rsidP="000452C6">
      <w:r>
        <w:t>Declare @CurrentAmount</w:t>
      </w:r>
    </w:p>
    <w:p w:rsidR="000452C6" w:rsidRDefault="000452C6" w:rsidP="000452C6">
      <w:r>
        <w:t>Remove previous results with these input parameters</w:t>
      </w:r>
    </w:p>
    <w:p w:rsidR="000452C6" w:rsidRDefault="000452C6" w:rsidP="000452C6">
      <w:r>
        <w:t>Loop through each scholarship using @ScholarshipCounter</w:t>
      </w:r>
    </w:p>
    <w:p w:rsidR="000452C6" w:rsidRDefault="000452C6" w:rsidP="000452C6">
      <w:r>
        <w:tab/>
        <w:t>Set Scholarship as @CurrentScholarship with @ScholarshipCOunter pulling from looping table</w:t>
      </w:r>
    </w:p>
    <w:p w:rsidR="000452C6" w:rsidRDefault="000452C6" w:rsidP="000452C6">
      <w:r>
        <w:tab/>
        <w:t>Set Amount as @CurrentAmount with current scholarship amount</w:t>
      </w:r>
    </w:p>
    <w:p w:rsidR="000452C6" w:rsidRDefault="000452C6" w:rsidP="000452C6">
      <w:r>
        <w:tab/>
        <w:t>Get List of CurrentResults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ScholarshipWinner</w:t>
      </w:r>
    </w:p>
    <w:p w:rsidR="000452C6" w:rsidRDefault="000452C6" w:rsidP="000452C6">
      <w:r>
        <w:tab/>
        <w:t>Set Result Into ResultTable with @ScholarshipWinner, @CurrentScholarship, and @CurrentAmount</w:t>
      </w:r>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CountOfScholarships to count of scholarships in looping table</w:t>
      </w:r>
    </w:p>
    <w:p w:rsidR="00AD1F77" w:rsidRDefault="00AD1F77" w:rsidP="00AD1F77">
      <w:r>
        <w:t>Set @ScholarshipCounter to 1</w:t>
      </w:r>
    </w:p>
    <w:p w:rsidR="00AD1F77" w:rsidRDefault="00AD1F77" w:rsidP="00AD1F77">
      <w:r>
        <w:t>Declare @ScholarshipWinner</w:t>
      </w:r>
    </w:p>
    <w:p w:rsidR="00AD1F77" w:rsidRDefault="00AD1F77" w:rsidP="00AD1F77">
      <w:r>
        <w:t>Declare @CurrentScholarship</w:t>
      </w:r>
    </w:p>
    <w:p w:rsidR="00AD1F77" w:rsidRDefault="00AD1F77" w:rsidP="00AD1F77">
      <w:r>
        <w:t>Declare @CurrentAmount</w:t>
      </w:r>
    </w:p>
    <w:p w:rsidR="00AD1F77" w:rsidRDefault="00AD1F77" w:rsidP="00AD1F77">
      <w:r>
        <w:t>Remove previous results with these input parameters</w:t>
      </w:r>
    </w:p>
    <w:p w:rsidR="00AD1F77" w:rsidRDefault="00AD1F77" w:rsidP="00AD1F77">
      <w:r>
        <w:t>Loop through each scholarship using @ScholarshipCounter</w:t>
      </w:r>
    </w:p>
    <w:p w:rsidR="00AD1F77" w:rsidRDefault="00AD1F77" w:rsidP="00AD1F77">
      <w:r>
        <w:tab/>
        <w:t>Set Scholarship as @CurrentScholarship with @ScholarshipCOunter pulling from looping table</w:t>
      </w:r>
    </w:p>
    <w:p w:rsidR="00AD1F77" w:rsidRDefault="00AD1F77" w:rsidP="00AD1F77">
      <w:r>
        <w:lastRenderedPageBreak/>
        <w:tab/>
        <w:t>Set Amount as @CurrentAmount with current scholarship amount</w:t>
      </w:r>
    </w:p>
    <w:p w:rsidR="00AD1F77" w:rsidRDefault="00AD1F77" w:rsidP="00AD1F77">
      <w:r>
        <w:tab/>
        <w:t>Get List of CurrentResults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ScholarshipWinner</w:t>
      </w:r>
    </w:p>
    <w:p w:rsidR="00AD1F77" w:rsidRDefault="00AD1F77" w:rsidP="00AD1F77">
      <w:r>
        <w:tab/>
        <w:t>Set Result Into ResultTable with @ScholarshipWinner, @CurrentScholarship, and @CurrentAmount</w:t>
      </w:r>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CountOfScholarships to count of scholarships in looping table</w:t>
      </w:r>
    </w:p>
    <w:p w:rsidR="00E24CC3" w:rsidRDefault="00E24CC3" w:rsidP="00E24CC3">
      <w:r>
        <w:t>Set @ScholarshipCounter to 1</w:t>
      </w:r>
    </w:p>
    <w:p w:rsidR="00E24CC3" w:rsidRDefault="00E24CC3" w:rsidP="00E24CC3">
      <w:r>
        <w:t>Declare @ScholarshipWinner</w:t>
      </w:r>
    </w:p>
    <w:p w:rsidR="00E24CC3" w:rsidRDefault="00E24CC3" w:rsidP="00E24CC3">
      <w:r>
        <w:t>Declare @CurrentScholarship</w:t>
      </w:r>
    </w:p>
    <w:p w:rsidR="00E24CC3" w:rsidRDefault="00E24CC3" w:rsidP="00E24CC3">
      <w:r>
        <w:t>Declare @CurrentAmount</w:t>
      </w:r>
    </w:p>
    <w:p w:rsidR="00E24CC3" w:rsidRDefault="00E24CC3" w:rsidP="00E24CC3">
      <w:r>
        <w:t>Remove previous results with these input parameters</w:t>
      </w:r>
    </w:p>
    <w:p w:rsidR="00E24CC3" w:rsidRDefault="00E24CC3" w:rsidP="00E24CC3">
      <w:r>
        <w:t>Loop through each scholarship using @ScholarshipCounter</w:t>
      </w:r>
    </w:p>
    <w:p w:rsidR="00E24CC3" w:rsidRDefault="00E24CC3" w:rsidP="00E24CC3">
      <w:r>
        <w:tab/>
        <w:t>Set Scholarship as @CurrentScholarship with @ScholarshipCOunter pulling from looping table</w:t>
      </w:r>
    </w:p>
    <w:p w:rsidR="00E24CC3" w:rsidRDefault="00E24CC3" w:rsidP="00E24CC3">
      <w:r>
        <w:tab/>
        <w:t>Set Amount as @CurrentAmount with current scholarship amount</w:t>
      </w:r>
    </w:p>
    <w:p w:rsidR="00E24CC3" w:rsidRDefault="00E24CC3" w:rsidP="00E24CC3">
      <w:r>
        <w:tab/>
        <w:t>Get List of CurrentResults for Awarding Group</w:t>
      </w:r>
    </w:p>
    <w:p w:rsidR="00E24CC3" w:rsidRDefault="00E24CC3" w:rsidP="00E24CC3">
      <w:pPr>
        <w:ind w:firstLine="720"/>
      </w:pPr>
      <w:r>
        <w:t xml:space="preserve">Get Scholarship Applicants Have not already been awarded </w:t>
      </w:r>
    </w:p>
    <w:p w:rsidR="00E24CC3" w:rsidRDefault="00E24CC3" w:rsidP="00E24CC3">
      <w:r>
        <w:tab/>
        <w:t>Get Lowest Ranking for Available Scholarship Applicants</w:t>
      </w:r>
    </w:p>
    <w:p w:rsidR="00E24CC3" w:rsidRDefault="00E24CC3" w:rsidP="00E24CC3">
      <w:r>
        <w:tab/>
        <w:t>Set Applicant as @ScholarshipWinner</w:t>
      </w:r>
    </w:p>
    <w:p w:rsidR="00E24CC3" w:rsidRDefault="00E24CC3" w:rsidP="00E24CC3">
      <w:r>
        <w:tab/>
        <w:t>Set Result Into ResultTable with @ScholarshipWinner, @CurrentScholarship, and @CurrentAmount</w:t>
      </w:r>
    </w:p>
    <w:p w:rsidR="00E24CC3" w:rsidRDefault="00E24CC3" w:rsidP="00E24CC3">
      <w:r>
        <w:tab/>
        <w:t>Next Scholarship in Looping Table</w:t>
      </w:r>
    </w:p>
    <w:p w:rsidR="00E24CC3" w:rsidRDefault="00E24CC3" w:rsidP="00E24CC3">
      <w:r>
        <w:t>Insert into Analysis</w:t>
      </w:r>
    </w:p>
    <w:p w:rsidR="00BB4110" w:rsidRDefault="00BB4110" w:rsidP="00BB4110">
      <w:pPr>
        <w:pStyle w:val="Heading3"/>
      </w:pPr>
      <w:r>
        <w:lastRenderedPageBreak/>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CountOfScholarships to count of scholarships in looping table</w:t>
      </w:r>
    </w:p>
    <w:p w:rsidR="00BB4110" w:rsidRDefault="00BB4110" w:rsidP="00BB4110">
      <w:r>
        <w:t>Set @ScholarshipCounter to 1</w:t>
      </w:r>
    </w:p>
    <w:p w:rsidR="00BB4110" w:rsidRDefault="00BB4110" w:rsidP="00BB4110">
      <w:r>
        <w:t>Declare @ScholarshipWinner</w:t>
      </w:r>
    </w:p>
    <w:p w:rsidR="00BB4110" w:rsidRDefault="00BB4110" w:rsidP="00BB4110">
      <w:r>
        <w:t>Declare @CurrentScholarship</w:t>
      </w:r>
    </w:p>
    <w:p w:rsidR="00BB4110" w:rsidRDefault="00BB4110" w:rsidP="00BB4110">
      <w:r>
        <w:t>Remove previous results with these input parameters</w:t>
      </w:r>
    </w:p>
    <w:p w:rsidR="00BB4110" w:rsidRDefault="00BB4110" w:rsidP="00BB4110">
      <w:r>
        <w:t>Loop through each scholarship using @ScholarshipCounter</w:t>
      </w:r>
    </w:p>
    <w:p w:rsidR="00C75C67" w:rsidRDefault="00C75C67" w:rsidP="00C75C67">
      <w:r>
        <w:tab/>
        <w:t>Declare @CurrentAmount</w:t>
      </w:r>
    </w:p>
    <w:p w:rsidR="00C75C67" w:rsidRDefault="00C75C67" w:rsidP="00BB4110">
      <w:r>
        <w:tab/>
        <w:t>Declare @CurrentSplitAmount</w:t>
      </w:r>
    </w:p>
    <w:p w:rsidR="00C75C67" w:rsidRDefault="00C75C67" w:rsidP="00BB4110">
      <w:r>
        <w:tab/>
        <w:t>Declare @CountOfApplicants</w:t>
      </w:r>
    </w:p>
    <w:p w:rsidR="00BB4110" w:rsidRDefault="00BB4110" w:rsidP="00BB4110">
      <w:r>
        <w:tab/>
        <w:t>Set Scholarship as @CurrentScholarship with @ScholarshipCOunter pulling from looping table</w:t>
      </w:r>
    </w:p>
    <w:p w:rsidR="00BB4110" w:rsidRDefault="00E9752E" w:rsidP="00BB4110">
      <w:r>
        <w:tab/>
      </w:r>
      <w:r w:rsidR="00BB4110">
        <w:t>Set Amount as @CurrentAmount with current scholarship amount</w:t>
      </w:r>
    </w:p>
    <w:p w:rsidR="00C75C67" w:rsidRDefault="00C75C67" w:rsidP="00BB4110">
      <w:r>
        <w:tab/>
        <w:t>Set @CountOfApplicants as Count of Applicants for @CurrentScholarship</w:t>
      </w:r>
    </w:p>
    <w:p w:rsidR="00C75C67" w:rsidRDefault="00C75C67" w:rsidP="00BB4110">
      <w:r>
        <w:tab/>
        <w:t>Set @CurrentSplitAmount =@CurrentAmount/@CountOfApplicants</w:t>
      </w:r>
    </w:p>
    <w:p w:rsidR="00BB4110" w:rsidRDefault="00BB4110" w:rsidP="00BB4110">
      <w:r>
        <w:tab/>
        <w:t>Get List of CurrentResults for Awarding Group</w:t>
      </w:r>
    </w:p>
    <w:p w:rsidR="00BB4110" w:rsidRDefault="00E9752E" w:rsidP="00BB4110">
      <w:r>
        <w:t xml:space="preserve"> </w:t>
      </w:r>
      <w:r>
        <w:tab/>
        <w:t>For each Current Applicant</w:t>
      </w:r>
    </w:p>
    <w:p w:rsidR="00BB4110" w:rsidRDefault="00BB4110" w:rsidP="00BB4110">
      <w:r>
        <w:tab/>
      </w:r>
      <w:r w:rsidR="00E9752E">
        <w:tab/>
      </w:r>
      <w:r>
        <w:t>Set Applicant as @ScholarshipWinner</w:t>
      </w:r>
    </w:p>
    <w:p w:rsidR="00BB4110" w:rsidRDefault="00BB4110" w:rsidP="00E9752E">
      <w:r>
        <w:tab/>
      </w:r>
      <w:r w:rsidR="00E9752E">
        <w:tab/>
      </w:r>
      <w:r>
        <w:t>Set Result Into ResultTable with @ScholarshipWinner, @CurrentScholarship, and @</w:t>
      </w:r>
      <w:r w:rsidR="00E9752E" w:rsidRPr="00E9752E">
        <w:t xml:space="preserve"> </w:t>
      </w:r>
      <w:r w:rsidR="00E9752E">
        <w:t>CurrentSplitAmount</w:t>
      </w:r>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t>Algorithm 6- Basics</w:t>
      </w:r>
    </w:p>
    <w:p w:rsidR="00C92773" w:rsidRDefault="00C92773" w:rsidP="00C92773">
      <w:r>
        <w:t>Get Input Parameters</w:t>
      </w:r>
    </w:p>
    <w:p w:rsidR="00C92773" w:rsidRDefault="00C92773" w:rsidP="00C92773">
      <w:r>
        <w:t>Get Scholarship and place in a looping table</w:t>
      </w:r>
    </w:p>
    <w:p w:rsidR="00C92773" w:rsidRDefault="00C92773" w:rsidP="00C92773">
      <w:r>
        <w:t>Set @CountOfScholarships to count of scholarships in looping table</w:t>
      </w:r>
    </w:p>
    <w:p w:rsidR="00C92773" w:rsidRDefault="00C92773" w:rsidP="00C92773">
      <w:r>
        <w:t>Set @ScholarshipCounter to 1</w:t>
      </w:r>
    </w:p>
    <w:p w:rsidR="00C92773" w:rsidRDefault="00C92773" w:rsidP="00C92773">
      <w:r>
        <w:t>Declare @ScholarshipWinner</w:t>
      </w:r>
    </w:p>
    <w:p w:rsidR="00C92773" w:rsidRDefault="00C92773" w:rsidP="00C92773">
      <w:r>
        <w:lastRenderedPageBreak/>
        <w:t>Declare @CurrentScholarship</w:t>
      </w:r>
    </w:p>
    <w:p w:rsidR="00C92773" w:rsidRDefault="00C92773" w:rsidP="00C92773">
      <w:r>
        <w:t>Remove previous results with these input parameters</w:t>
      </w:r>
    </w:p>
    <w:p w:rsidR="00C92773" w:rsidRDefault="00C92773" w:rsidP="00C92773">
      <w:r>
        <w:t>Loop through each scholarship using @ScholarshipCounter</w:t>
      </w:r>
    </w:p>
    <w:p w:rsidR="00C92773" w:rsidRDefault="00C92773" w:rsidP="00C92773">
      <w:r>
        <w:tab/>
        <w:t>Declare @CurrentAmount</w:t>
      </w:r>
    </w:p>
    <w:p w:rsidR="00C92773" w:rsidRDefault="00C92773" w:rsidP="00C92773">
      <w:r>
        <w:tab/>
        <w:t>Declare @CurrentSplitAmount</w:t>
      </w:r>
    </w:p>
    <w:p w:rsidR="00C92773" w:rsidRDefault="00C92773" w:rsidP="00C92773">
      <w:r>
        <w:tab/>
        <w:t>Declare @CountOfApplicants</w:t>
      </w:r>
    </w:p>
    <w:p w:rsidR="00C92773" w:rsidRDefault="00C92773" w:rsidP="00C92773">
      <w:r>
        <w:tab/>
        <w:t>Set Scholarship as @CurrentScholarship with @ScholarshipCOunter pulling from looping table</w:t>
      </w:r>
    </w:p>
    <w:p w:rsidR="00C92773" w:rsidRDefault="00C92773" w:rsidP="00C92773">
      <w:r>
        <w:tab/>
        <w:t>Set Amount as @CurrentAmount with current scholarship amount</w:t>
      </w:r>
    </w:p>
    <w:p w:rsidR="00C92773" w:rsidRDefault="00C92773" w:rsidP="00C92773">
      <w:r>
        <w:tab/>
        <w:t xml:space="preserve">Set @CountOfApplicants as </w:t>
      </w:r>
      <w:r w:rsidR="002C786B">
        <w:t>higher of the number of actual applicants or maximum applicants from the input parameters</w:t>
      </w:r>
    </w:p>
    <w:p w:rsidR="00C92773" w:rsidRDefault="00C92773" w:rsidP="00C92773">
      <w:r>
        <w:tab/>
        <w:t>Set @CurrentSplitAmount =@CurrentAmount/@CountOfApplicants</w:t>
      </w:r>
    </w:p>
    <w:p w:rsidR="00C92773" w:rsidRDefault="00C92773" w:rsidP="00C92773">
      <w:r>
        <w:tab/>
        <w:t>For each Current Applicant</w:t>
      </w:r>
      <w:r w:rsidR="002C786B">
        <w:t xml:space="preserve"> &gt;= @CountOfApplicants (Ordered by Ranking Ascending)</w:t>
      </w:r>
    </w:p>
    <w:p w:rsidR="00C92773" w:rsidRDefault="00C92773" w:rsidP="00C92773">
      <w:r>
        <w:tab/>
      </w:r>
      <w:r>
        <w:tab/>
        <w:t>Set Applicant as @ScholarshipWinner</w:t>
      </w:r>
    </w:p>
    <w:p w:rsidR="00C92773" w:rsidRDefault="00C92773" w:rsidP="00C92773">
      <w:r>
        <w:tab/>
      </w:r>
      <w:r>
        <w:tab/>
        <w:t>Set Result Into ResultTable with @ScholarshipWinner, @CurrentScholarship, and @</w:t>
      </w:r>
      <w:r w:rsidRPr="00E9752E">
        <w:t xml:space="preserve"> </w:t>
      </w:r>
      <w:r>
        <w:t>CurrentSplitAmount</w:t>
      </w:r>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CountOfScholarships to count of scholarships in looping table</w:t>
      </w:r>
    </w:p>
    <w:p w:rsidR="002C786B" w:rsidRDefault="002C786B" w:rsidP="002C786B">
      <w:r>
        <w:t>Set @ScholarshipCounter to 1</w:t>
      </w:r>
    </w:p>
    <w:p w:rsidR="002C786B" w:rsidRDefault="002C786B" w:rsidP="002C786B">
      <w:r>
        <w:t>Declare @ScholarshipWinner</w:t>
      </w:r>
    </w:p>
    <w:p w:rsidR="002C786B" w:rsidRDefault="002C786B" w:rsidP="002C786B">
      <w:r>
        <w:t>Declare @CurrentScholarship</w:t>
      </w:r>
    </w:p>
    <w:p w:rsidR="002C786B" w:rsidRDefault="002C786B" w:rsidP="002C786B">
      <w:r>
        <w:t>Remove previous results with these input parameters</w:t>
      </w:r>
    </w:p>
    <w:p w:rsidR="002C786B" w:rsidRDefault="002C786B" w:rsidP="002C786B">
      <w:r>
        <w:t>Loop through each scholarship using @ScholarshipCounter</w:t>
      </w:r>
    </w:p>
    <w:p w:rsidR="002C786B" w:rsidRDefault="002C786B" w:rsidP="002C786B">
      <w:r>
        <w:tab/>
        <w:t>Declare @CurrentAmount</w:t>
      </w:r>
    </w:p>
    <w:p w:rsidR="002C786B" w:rsidRDefault="002C786B" w:rsidP="002C786B">
      <w:r>
        <w:tab/>
        <w:t>Declare @CurrentSplitAmount</w:t>
      </w:r>
    </w:p>
    <w:p w:rsidR="002C786B" w:rsidRDefault="002C786B" w:rsidP="002C786B">
      <w:r>
        <w:tab/>
        <w:t>Declare @CountOfApplicants</w:t>
      </w:r>
    </w:p>
    <w:p w:rsidR="00923D80" w:rsidRDefault="00923D80" w:rsidP="002C786B">
      <w:r>
        <w:lastRenderedPageBreak/>
        <w:tab/>
        <w:t>Declare @PeopleToDivideBy</w:t>
      </w:r>
    </w:p>
    <w:p w:rsidR="00923D80" w:rsidRDefault="00923D80" w:rsidP="002C786B">
      <w:r>
        <w:tab/>
        <w:t>Declare @ApplicantsWithMinimumAmounts</w:t>
      </w:r>
    </w:p>
    <w:p w:rsidR="002C786B" w:rsidRDefault="002C786B" w:rsidP="002C786B">
      <w:r>
        <w:tab/>
        <w:t>Set Scholarship as @CurrentScholarship with @ScholarshipCOunter pulling from looping table</w:t>
      </w:r>
    </w:p>
    <w:p w:rsidR="00923D80" w:rsidRDefault="00923D80" w:rsidP="002C786B">
      <w:r>
        <w:tab/>
        <w:t>Set Amount as @CurrentAmount with current scholarship amount</w:t>
      </w:r>
    </w:p>
    <w:p w:rsidR="00923D80" w:rsidRDefault="00923D80" w:rsidP="002C786B">
      <w:r>
        <w:tab/>
        <w:t>Set @</w:t>
      </w:r>
      <w:r w:rsidRPr="00923D80">
        <w:t xml:space="preserve"> </w:t>
      </w:r>
      <w:r>
        <w:t>ApplicantsWithMinimumAmounts =@currentamount/</w:t>
      </w:r>
      <w:r w:rsidR="003D7769">
        <w:t>@MinimumAward from input parameters</w:t>
      </w:r>
    </w:p>
    <w:p w:rsidR="002C786B" w:rsidRDefault="003D7769" w:rsidP="002C786B">
      <w:r>
        <w:tab/>
        <w:t>If @</w:t>
      </w:r>
      <w:r w:rsidRPr="003D7769">
        <w:t xml:space="preserve"> </w:t>
      </w:r>
      <w:r>
        <w:t>ApplicantsWithMinimumAmounts &lt; 1 then set @</w:t>
      </w:r>
      <w:r w:rsidRPr="003D7769">
        <w:t xml:space="preserve"> </w:t>
      </w:r>
      <w:r>
        <w:t>ApplicantsWithMinimumAmounts=1</w:t>
      </w:r>
    </w:p>
    <w:p w:rsidR="003D7769" w:rsidRDefault="003D7769" w:rsidP="002C786B">
      <w:r>
        <w:tab/>
      </w:r>
    </w:p>
    <w:p w:rsidR="002C786B" w:rsidRDefault="002C786B" w:rsidP="002C786B">
      <w:r>
        <w:tab/>
        <w:t xml:space="preserve">Set @CountOfApplicants as </w:t>
      </w:r>
      <w:r w:rsidR="003D7769">
        <w:t>number of applicants for scholarships</w:t>
      </w:r>
    </w:p>
    <w:p w:rsidR="003D7769" w:rsidRDefault="003D7769" w:rsidP="002C786B">
      <w:r>
        <w:tab/>
        <w:t>Set @PeopleToDivideBy as lesser of @</w:t>
      </w:r>
      <w:r w:rsidRPr="003D7769">
        <w:t xml:space="preserve"> </w:t>
      </w:r>
      <w:r>
        <w:t>ApplicantsWithMinimumAmounts or @CountOfApplicants</w:t>
      </w:r>
    </w:p>
    <w:p w:rsidR="002C786B" w:rsidRDefault="002C786B" w:rsidP="003D7769">
      <w:r>
        <w:tab/>
        <w:t>Set @CurrentSplitAmount =@CurrentAmount/@</w:t>
      </w:r>
      <w:r w:rsidR="003D7769" w:rsidRPr="003D7769">
        <w:t xml:space="preserve"> </w:t>
      </w:r>
      <w:r w:rsidR="003D7769">
        <w:t>PeopleToDivideBy</w:t>
      </w:r>
    </w:p>
    <w:p w:rsidR="002C786B" w:rsidRDefault="002C786B" w:rsidP="002C786B">
      <w:r>
        <w:tab/>
        <w:t>For each Current Applicant &gt;= @</w:t>
      </w:r>
      <w:r w:rsidR="003D7769" w:rsidRPr="003D7769">
        <w:t xml:space="preserve"> </w:t>
      </w:r>
      <w:r w:rsidR="003D7769">
        <w:t xml:space="preserve">PeopleToDivideBy </w:t>
      </w:r>
      <w:r>
        <w:t>(Ordered by Ranking Ascending)</w:t>
      </w:r>
    </w:p>
    <w:p w:rsidR="002C786B" w:rsidRDefault="002C786B" w:rsidP="002C786B">
      <w:r>
        <w:tab/>
      </w:r>
      <w:r>
        <w:tab/>
        <w:t>Set Applicant as @ScholarshipWinner</w:t>
      </w:r>
    </w:p>
    <w:p w:rsidR="002C786B" w:rsidRDefault="002C786B" w:rsidP="002C786B">
      <w:r>
        <w:tab/>
      </w:r>
      <w:r>
        <w:tab/>
        <w:t>Set Result Into ResultTable with @ScholarshipWinner, @CurrentScholarship, and @</w:t>
      </w:r>
      <w:r w:rsidRPr="00E9752E">
        <w:t xml:space="preserve"> </w:t>
      </w:r>
      <w:r>
        <w:t>CurrentSplitAmount</w:t>
      </w:r>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 xml:space="preserve">aggregate grouping and </w:t>
      </w:r>
      <w:r w:rsidRPr="00CB74AC">
        <w:rPr>
          <w:rStyle w:val="Emphasis"/>
        </w:rPr>
        <w:t>window functions such as LEAD and LAG to determine the order of various elements.</w:t>
      </w:r>
    </w:p>
    <w:p w:rsidR="006B7A2D" w:rsidRDefault="006B7A2D" w:rsidP="00692524">
      <w:r>
        <w:t>Get Input Parameters</w:t>
      </w:r>
    </w:p>
    <w:p w:rsidR="00692524" w:rsidRDefault="00692524" w:rsidP="00692524">
      <w:r>
        <w:t>Delete From Current Analysis for Input Parameters</w:t>
      </w:r>
    </w:p>
    <w:p w:rsidR="006B7A2D" w:rsidRDefault="006B7A2D" w:rsidP="00692524">
      <w:r>
        <w:tab/>
      </w:r>
      <w:r w:rsidR="003E60FD">
        <w:t>Set @grouptable =</w:t>
      </w:r>
      <w:r>
        <w:t>Group Join Scholarship Awards and Applicant Rankings with Input Parameters</w:t>
      </w:r>
      <w:r w:rsidR="003B66AF">
        <w:t xml:space="preserve"> order by total award descending</w:t>
      </w:r>
    </w:p>
    <w:p w:rsidR="006B7A2D" w:rsidRDefault="006B7A2D" w:rsidP="00692524">
      <w:r>
        <w:tab/>
        <w:t>For total for each applicant and total their award amount and give them a ranking and get the next ranking for the next row</w:t>
      </w:r>
      <w:r w:rsidR="003E60FD">
        <w:t xml:space="preserve"> in the dataset</w:t>
      </w:r>
      <w:r>
        <w:t>, add 1 to get the expected ranking, and get the amount from the next row</w:t>
      </w:r>
    </w:p>
    <w:p w:rsidR="003E60FD" w:rsidRDefault="003B66AF" w:rsidP="00692524">
      <w:r>
        <w:tab/>
      </w:r>
      <w:r w:rsidR="003E60FD">
        <w:t>For each row</w:t>
      </w:r>
    </w:p>
    <w:p w:rsidR="003B66AF" w:rsidRDefault="003E60FD" w:rsidP="003E60FD">
      <w:pPr>
        <w:ind w:left="720" w:firstLine="720"/>
      </w:pPr>
      <w:r>
        <w:t>s</w:t>
      </w:r>
      <w:r w:rsidR="003B66AF">
        <w:t>et @orderperserved as 1 if next ranking and expected ranking are equal and zero if not</w:t>
      </w:r>
    </w:p>
    <w:p w:rsidR="003E60FD" w:rsidRDefault="003E60FD" w:rsidP="003E60FD">
      <w:pPr>
        <w:ind w:left="720" w:firstLine="720"/>
      </w:pPr>
      <w:r>
        <w:t>set @amountpreserved as 1 if total &gt; next amount and 0 if not</w:t>
      </w:r>
    </w:p>
    <w:p w:rsidR="003E60FD" w:rsidRDefault="003E60FD" w:rsidP="003E60FD">
      <w:pPr>
        <w:ind w:left="720" w:firstLine="720"/>
      </w:pPr>
      <w:r>
        <w:lastRenderedPageBreak/>
        <w:t>set @amountequaled as 1 if total &gt;= nextamount and 0 if not</w:t>
      </w:r>
    </w:p>
    <w:p w:rsidR="003E60FD" w:rsidRDefault="003E60FD" w:rsidP="00692524">
      <w:r>
        <w:t>if @orderpersrved and @amountperserved are both 1 then RA1 is true else false</w:t>
      </w:r>
    </w:p>
    <w:p w:rsidR="003E60FD" w:rsidRDefault="003E60FD" w:rsidP="00692524">
      <w:r>
        <w:t>if @orderperserved and @amountequaled are both 1 then RA 1 is true else false</w:t>
      </w:r>
    </w:p>
    <w:p w:rsidR="003E60FD" w:rsidRDefault="003E60FD" w:rsidP="00692524"/>
    <w:p w:rsidR="003E60FD" w:rsidRDefault="003E60FD" w:rsidP="00692524">
      <w:r>
        <w:t>Get maxranking from grouptable and get the count for grouptable where amount &gt;0</w:t>
      </w:r>
    </w:p>
    <w:p w:rsidR="003E60FD" w:rsidRDefault="003E60FD" w:rsidP="00692524">
      <w:r>
        <w:t>If the maxranking and the count are equal then RA3 is true else false</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denormalized data models within a SQL model allows for the most flexible method going forward. Since most languages has some version of ODBC or a native MS-SQL Client, a framework can built that leverages the work already done within this repository. </w:t>
      </w:r>
    </w:p>
    <w:p w:rsidR="00717E23" w:rsidRPr="00685268" w:rsidRDefault="00717E23" w:rsidP="00685268"/>
    <w:p w:rsidR="00503091" w:rsidRDefault="00503091" w:rsidP="00503091">
      <w:pPr>
        <w:pStyle w:val="Heading1"/>
      </w:pPr>
      <w:r>
        <w:t>Conclusion</w:t>
      </w:r>
    </w:p>
    <w:p w:rsidR="00503091" w:rsidRDefault="00717E23" w:rsidP="00503091">
      <w:r>
        <w:t>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must be pushed through the algorithm quickly. As the previous example shows, instead of one run through the list, the algorithms would need to be run </w:t>
      </w:r>
      <w:r>
        <w:lastRenderedPageBreak/>
        <w:t>6 times. This would also expand the listings the end user would have to pick to determine the best choice. In the previous</w:t>
      </w:r>
      <w:r w:rsidR="005873B0">
        <w:t xml:space="preserve"> example, if we add three more scholarships with the same amount of $500 dollars, our number of scholarship orders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broke down a group of larger problems in the scholarship process into various modules that solve them.</w:t>
      </w:r>
    </w:p>
    <w:p w:rsidR="00E46122" w:rsidRDefault="00E46122" w:rsidP="00E46122">
      <w:pPr>
        <w:shd w:val="clear" w:color="auto" w:fill="FFFFFF"/>
        <w:spacing w:before="100" w:beforeAutospacing="1" w:after="100" w:afterAutospacing="1"/>
      </w:pPr>
      <w:r>
        <w:rPr>
          <w:rFonts w:ascii="Verdana" w:hAnsi="Verdana"/>
          <w:color w:val="333333"/>
        </w:rPr>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Th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r>
        <w:rPr>
          <w:rFonts w:ascii="Verdana" w:hAnsi="Verdana"/>
          <w:color w:val="333333"/>
        </w:rPr>
        <w:t xml:space="preserve">Th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r w:rsidR="003B554D">
        <w:rPr>
          <w:rFonts w:ascii="Verdana" w:hAnsi="Verdana"/>
          <w:color w:val="333333"/>
        </w:rPr>
        <w:t>Th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lastRenderedPageBreak/>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A: Students will be able to identify specific types of data for different analytical methods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normalized and denormalized data scheme that adhere to data standard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B: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C: Students will be able to apply appropriate statistical, machine learning, visual analytics, and other techniques to identify patterns and make sound predictions with given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D: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denormalized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E: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3:B: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r>
        <w:t>Biblography</w:t>
      </w:r>
    </w:p>
    <w:p w:rsidR="00E01960" w:rsidRPr="00E01960" w:rsidRDefault="00131F47" w:rsidP="00E0196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01960" w:rsidRPr="00E01960">
        <w:rPr>
          <w:rFonts w:ascii="Calibri" w:hAnsi="Calibri" w:cs="Calibri"/>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E01960" w:rsidRPr="00E01960" w:rsidRDefault="00E01960" w:rsidP="00E01960">
      <w:pPr>
        <w:widowControl w:val="0"/>
        <w:autoSpaceDE w:val="0"/>
        <w:autoSpaceDN w:val="0"/>
        <w:adjustRightInd w:val="0"/>
        <w:spacing w:line="240" w:lineRule="auto"/>
        <w:ind w:left="480" w:hanging="480"/>
        <w:rPr>
          <w:rFonts w:ascii="Calibri" w:hAnsi="Calibri" w:cs="Calibri"/>
          <w:noProof/>
          <w:szCs w:val="24"/>
        </w:rPr>
      </w:pPr>
      <w:r w:rsidRPr="00E01960">
        <w:rPr>
          <w:rFonts w:ascii="Calibri" w:hAnsi="Calibri" w:cs="Calibri"/>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E01960" w:rsidRPr="00E01960" w:rsidRDefault="00E01960" w:rsidP="00E01960">
      <w:pPr>
        <w:widowControl w:val="0"/>
        <w:autoSpaceDE w:val="0"/>
        <w:autoSpaceDN w:val="0"/>
        <w:adjustRightInd w:val="0"/>
        <w:spacing w:line="240" w:lineRule="auto"/>
        <w:ind w:left="480" w:hanging="480"/>
        <w:rPr>
          <w:rFonts w:ascii="Calibri" w:hAnsi="Calibri" w:cs="Calibri"/>
          <w:noProof/>
          <w:szCs w:val="24"/>
        </w:rPr>
      </w:pPr>
      <w:r w:rsidRPr="00E01960">
        <w:rPr>
          <w:rFonts w:ascii="Calibri" w:hAnsi="Calibri" w:cs="Calibri"/>
          <w:noProof/>
          <w:szCs w:val="24"/>
        </w:rPr>
        <w:t xml:space="preserve">Codd, E F. 1990. </w:t>
      </w:r>
      <w:r w:rsidRPr="00E01960">
        <w:rPr>
          <w:rFonts w:ascii="Calibri" w:hAnsi="Calibri" w:cs="Calibri"/>
          <w:i/>
          <w:iCs/>
          <w:noProof/>
          <w:szCs w:val="24"/>
        </w:rPr>
        <w:t>The Relational Model for Database Management : Version 2</w:t>
      </w:r>
      <w:r w:rsidRPr="00E01960">
        <w:rPr>
          <w:rFonts w:ascii="Calibri" w:hAnsi="Calibri" w:cs="Calibri"/>
          <w:noProof/>
          <w:szCs w:val="24"/>
        </w:rPr>
        <w:t xml:space="preserve">. </w:t>
      </w:r>
      <w:r w:rsidRPr="00E01960">
        <w:rPr>
          <w:rFonts w:ascii="Calibri" w:hAnsi="Calibri" w:cs="Calibri"/>
          <w:i/>
          <w:iCs/>
          <w:noProof/>
          <w:szCs w:val="24"/>
        </w:rPr>
        <w:t>Database</w:t>
      </w:r>
      <w:r w:rsidRPr="00E01960">
        <w:rPr>
          <w:rFonts w:ascii="Calibri" w:hAnsi="Calibri" w:cs="Calibri"/>
          <w:noProof/>
          <w:szCs w:val="24"/>
        </w:rPr>
        <w:t>.</w:t>
      </w:r>
    </w:p>
    <w:p w:rsidR="00E01960" w:rsidRPr="00E01960" w:rsidRDefault="00E01960" w:rsidP="00E01960">
      <w:pPr>
        <w:widowControl w:val="0"/>
        <w:autoSpaceDE w:val="0"/>
        <w:autoSpaceDN w:val="0"/>
        <w:adjustRightInd w:val="0"/>
        <w:spacing w:line="240" w:lineRule="auto"/>
        <w:ind w:left="480" w:hanging="480"/>
        <w:rPr>
          <w:rFonts w:ascii="Calibri" w:hAnsi="Calibri" w:cs="Calibri"/>
          <w:noProof/>
          <w:szCs w:val="24"/>
        </w:rPr>
      </w:pPr>
      <w:r w:rsidRPr="00E01960">
        <w:rPr>
          <w:rFonts w:ascii="Calibri" w:hAnsi="Calibri" w:cs="Calibri"/>
          <w:noProof/>
          <w:szCs w:val="24"/>
        </w:rPr>
        <w:t>Gale, D and Shapley, L.S. 1960. “College Admissions And The Stability of Marriage.” http://www.dtic.mil/dtic/tr/fulltext/u2/251958.pdf.</w:t>
      </w:r>
    </w:p>
    <w:p w:rsidR="00E01960" w:rsidRPr="00E01960" w:rsidRDefault="00E01960" w:rsidP="00E01960">
      <w:pPr>
        <w:widowControl w:val="0"/>
        <w:autoSpaceDE w:val="0"/>
        <w:autoSpaceDN w:val="0"/>
        <w:adjustRightInd w:val="0"/>
        <w:spacing w:line="240" w:lineRule="auto"/>
        <w:ind w:left="480" w:hanging="480"/>
        <w:rPr>
          <w:rFonts w:ascii="Calibri" w:hAnsi="Calibri" w:cs="Calibri"/>
          <w:noProof/>
          <w:szCs w:val="24"/>
        </w:rPr>
      </w:pPr>
      <w:r w:rsidRPr="00E01960">
        <w:rPr>
          <w:rFonts w:ascii="Calibri" w:hAnsi="Calibri" w:cs="Calibri"/>
          <w:noProof/>
          <w:szCs w:val="24"/>
        </w:rPr>
        <w:t>Rachmawati, Sekar Rizky. 2017. “UNIVERSITY OF OKLAHOMA GRADUATE COLLEGE SCHOLARSHIP-STUDENT MATCHING PROCESS OPTIMIZATION.” https://shareok.org/bitstream/handle/11244/52949/2017_Sekar_Rizky_Rachmawati_Thesis.pdf?sequence=2.</w:t>
      </w:r>
    </w:p>
    <w:p w:rsidR="00E01960" w:rsidRPr="00E01960" w:rsidRDefault="00E01960" w:rsidP="00E01960">
      <w:pPr>
        <w:widowControl w:val="0"/>
        <w:autoSpaceDE w:val="0"/>
        <w:autoSpaceDN w:val="0"/>
        <w:adjustRightInd w:val="0"/>
        <w:spacing w:line="240" w:lineRule="auto"/>
        <w:ind w:left="480" w:hanging="480"/>
        <w:rPr>
          <w:rFonts w:ascii="Calibri" w:hAnsi="Calibri" w:cs="Calibri"/>
          <w:noProof/>
          <w:szCs w:val="24"/>
        </w:rPr>
      </w:pPr>
      <w:r w:rsidRPr="00E01960">
        <w:rPr>
          <w:rFonts w:ascii="Calibri" w:hAnsi="Calibri" w:cs="Calibri"/>
          <w:noProof/>
          <w:szCs w:val="24"/>
        </w:rPr>
        <w:t>Shapley, L, and A Roth. 2012. “Stable Matching: Theory, Evidence, and Practical Design.,” 5 pp.</w:t>
      </w:r>
    </w:p>
    <w:p w:rsidR="00E01960" w:rsidRPr="00E01960" w:rsidRDefault="00E01960" w:rsidP="00E01960">
      <w:pPr>
        <w:widowControl w:val="0"/>
        <w:autoSpaceDE w:val="0"/>
        <w:autoSpaceDN w:val="0"/>
        <w:adjustRightInd w:val="0"/>
        <w:spacing w:line="240" w:lineRule="auto"/>
        <w:ind w:left="480" w:hanging="480"/>
        <w:rPr>
          <w:rFonts w:ascii="Calibri" w:hAnsi="Calibri" w:cs="Calibri"/>
          <w:noProof/>
          <w:szCs w:val="24"/>
        </w:rPr>
      </w:pPr>
      <w:r w:rsidRPr="00E01960">
        <w:rPr>
          <w:rFonts w:ascii="Calibri" w:hAnsi="Calibri" w:cs="Calibri"/>
          <w:noProof/>
          <w:szCs w:val="24"/>
        </w:rPr>
        <w:t>Teo, Chung-Piaw, Jay Sethuraman, and Wee-Peng Tan. 2018. “Gale-Shapley Stable Marriage Problem Revisited: Strategic Issues and Applications.” Accessed July 10. https://pdfs.semanticscholar.org/6326/45fb5e7eb4e6c959fe42ed23d9a54cbb81d1.pdf.</w:t>
      </w:r>
    </w:p>
    <w:p w:rsidR="00E01960" w:rsidRPr="00E01960" w:rsidRDefault="00E01960" w:rsidP="00E01960">
      <w:pPr>
        <w:widowControl w:val="0"/>
        <w:autoSpaceDE w:val="0"/>
        <w:autoSpaceDN w:val="0"/>
        <w:adjustRightInd w:val="0"/>
        <w:spacing w:line="240" w:lineRule="auto"/>
        <w:ind w:left="480" w:hanging="480"/>
        <w:rPr>
          <w:rFonts w:ascii="Calibri" w:hAnsi="Calibri" w:cs="Calibri"/>
          <w:noProof/>
        </w:rPr>
      </w:pPr>
      <w:r w:rsidRPr="00E01960">
        <w:rPr>
          <w:rFonts w:ascii="Calibri" w:hAnsi="Calibri" w:cs="Calibri"/>
          <w:noProof/>
          <w:szCs w:val="24"/>
        </w:rPr>
        <w:t xml:space="preserve">The Royal Swedish Academy of Sciences. 2002. “The Prize in Economic Sciences 2002 - Press Release.” </w:t>
      </w:r>
      <w:r w:rsidRPr="00E01960">
        <w:rPr>
          <w:rFonts w:ascii="Calibri" w:hAnsi="Calibri" w:cs="Calibri"/>
          <w:i/>
          <w:iCs/>
          <w:noProof/>
          <w:szCs w:val="24"/>
        </w:rPr>
        <w:t>Nobelprize.Org</w:t>
      </w:r>
      <w:r w:rsidRPr="00E01960">
        <w:rPr>
          <w:rFonts w:ascii="Calibri" w:hAnsi="Calibri" w:cs="Calibri"/>
          <w:noProof/>
          <w:szCs w:val="24"/>
        </w:rPr>
        <w:t>. https://www.nobelprize.org/nobel_prizes/economic-</w:t>
      </w:r>
      <w:r w:rsidRPr="00E01960">
        <w:rPr>
          <w:rFonts w:ascii="Calibri" w:hAnsi="Calibri" w:cs="Calibri"/>
          <w:noProof/>
          <w:szCs w:val="24"/>
        </w:rPr>
        <w:lastRenderedPageBreak/>
        <w:t>sciences/laureates/2012/press.html.</w:t>
      </w:r>
    </w:p>
    <w:p w:rsidR="00131F47" w:rsidRPr="00131F47" w:rsidRDefault="00131F47" w:rsidP="00131F47">
      <w:r>
        <w:fldChar w:fldCharType="end"/>
      </w:r>
    </w:p>
    <w:sectPr w:rsidR="00131F47" w:rsidRPr="00131F4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E83856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rgUAeaq3biwAAAA="/>
  </w:docVars>
  <w:rsids>
    <w:rsidRoot w:val="00503091"/>
    <w:rsid w:val="000047A8"/>
    <w:rsid w:val="00036F52"/>
    <w:rsid w:val="000452C6"/>
    <w:rsid w:val="0005547E"/>
    <w:rsid w:val="00086708"/>
    <w:rsid w:val="000A366F"/>
    <w:rsid w:val="000E13F5"/>
    <w:rsid w:val="00131F47"/>
    <w:rsid w:val="0016220C"/>
    <w:rsid w:val="00165B21"/>
    <w:rsid w:val="001D3429"/>
    <w:rsid w:val="002065F7"/>
    <w:rsid w:val="00251045"/>
    <w:rsid w:val="002C786B"/>
    <w:rsid w:val="002E433C"/>
    <w:rsid w:val="002F36A8"/>
    <w:rsid w:val="00334DE5"/>
    <w:rsid w:val="00335BA3"/>
    <w:rsid w:val="00336ED4"/>
    <w:rsid w:val="0037117B"/>
    <w:rsid w:val="003A2CCE"/>
    <w:rsid w:val="003A3CB3"/>
    <w:rsid w:val="003B554D"/>
    <w:rsid w:val="003B66AF"/>
    <w:rsid w:val="003C3176"/>
    <w:rsid w:val="003D7769"/>
    <w:rsid w:val="003E60FD"/>
    <w:rsid w:val="004D1283"/>
    <w:rsid w:val="00503091"/>
    <w:rsid w:val="005873B0"/>
    <w:rsid w:val="005C353E"/>
    <w:rsid w:val="005D2DC8"/>
    <w:rsid w:val="005E161A"/>
    <w:rsid w:val="005F4C30"/>
    <w:rsid w:val="00640AC2"/>
    <w:rsid w:val="00673E1E"/>
    <w:rsid w:val="00680703"/>
    <w:rsid w:val="00680855"/>
    <w:rsid w:val="00685268"/>
    <w:rsid w:val="00692524"/>
    <w:rsid w:val="006B7A2D"/>
    <w:rsid w:val="00717E23"/>
    <w:rsid w:val="007C211E"/>
    <w:rsid w:val="00802CC9"/>
    <w:rsid w:val="00803FDB"/>
    <w:rsid w:val="008074A5"/>
    <w:rsid w:val="00846B4D"/>
    <w:rsid w:val="00857A2A"/>
    <w:rsid w:val="00895B1C"/>
    <w:rsid w:val="008C258B"/>
    <w:rsid w:val="00923D80"/>
    <w:rsid w:val="009437B1"/>
    <w:rsid w:val="009610F4"/>
    <w:rsid w:val="009E1806"/>
    <w:rsid w:val="00A16F10"/>
    <w:rsid w:val="00A66FA8"/>
    <w:rsid w:val="00A84D63"/>
    <w:rsid w:val="00A92C76"/>
    <w:rsid w:val="00AA1477"/>
    <w:rsid w:val="00AB4DF3"/>
    <w:rsid w:val="00AD1F77"/>
    <w:rsid w:val="00B52522"/>
    <w:rsid w:val="00B80610"/>
    <w:rsid w:val="00B838C5"/>
    <w:rsid w:val="00B944F3"/>
    <w:rsid w:val="00B9678F"/>
    <w:rsid w:val="00BB4110"/>
    <w:rsid w:val="00BE11FA"/>
    <w:rsid w:val="00BF1A61"/>
    <w:rsid w:val="00C64A88"/>
    <w:rsid w:val="00C75C67"/>
    <w:rsid w:val="00C92773"/>
    <w:rsid w:val="00CB74AC"/>
    <w:rsid w:val="00D256C6"/>
    <w:rsid w:val="00D41DF3"/>
    <w:rsid w:val="00DA01D2"/>
    <w:rsid w:val="00DD3E17"/>
    <w:rsid w:val="00DD5A5A"/>
    <w:rsid w:val="00E01960"/>
    <w:rsid w:val="00E24CC3"/>
    <w:rsid w:val="00E26798"/>
    <w:rsid w:val="00E33DD5"/>
    <w:rsid w:val="00E34F93"/>
    <w:rsid w:val="00E429B6"/>
    <w:rsid w:val="00E46122"/>
    <w:rsid w:val="00E521E5"/>
    <w:rsid w:val="00E639B8"/>
    <w:rsid w:val="00E81F46"/>
    <w:rsid w:val="00E9752E"/>
    <w:rsid w:val="00F61DFC"/>
    <w:rsid w:val="00F64E63"/>
    <w:rsid w:val="00F712FB"/>
    <w:rsid w:val="00F94151"/>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B4AF87"/>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hyperlink" Target="https://github.com/dmerson/ArizonaMastersCapstone"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7C38AA-543F-42CC-A35B-D50AC9BE5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2</TotalTime>
  <Pages>22</Pages>
  <Words>7397</Words>
  <Characters>42163</Characters>
  <Application>Microsoft Office Word</Application>
  <DocSecurity>0</DocSecurity>
  <Lines>351</Lines>
  <Paragraphs>98</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49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E Merson</dc:creator>
  <cp:keywords/>
  <dc:description/>
  <cp:lastModifiedBy>don-E Merson</cp:lastModifiedBy>
  <cp:revision>66</cp:revision>
  <dcterms:created xsi:type="dcterms:W3CDTF">2018-07-09T23:18:00Z</dcterms:created>
  <dcterms:modified xsi:type="dcterms:W3CDTF">2018-07-11T0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